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102C16FA" w14:textId="77777777" w:rsidR="005E262D" w:rsidRDefault="005E24D9">
      <w:r>
        <w:t>Authors:</w:t>
      </w:r>
    </w:p>
    <w:p w14:paraId="067A3DBB" w14:textId="4030E2A8" w:rsidR="005E262D" w:rsidRDefault="005E24D9">
      <w:r>
        <w:t>Linda Visser</w:t>
      </w:r>
      <w:r w:rsidR="00093B0A">
        <w:rPr>
          <w:vertAlign w:val="superscript"/>
        </w:rPr>
        <w:t>a,b,</w:t>
      </w:r>
      <w:r>
        <w:rPr>
          <w:rStyle w:val="FootnoteAnchor"/>
        </w:rPr>
        <w:footnoteReference w:id="2"/>
      </w:r>
      <w:r>
        <w:t xml:space="preserve">, Julia </w:t>
      </w:r>
      <w:r w:rsidRPr="00093B0A">
        <w:t>Kalmar</w:t>
      </w:r>
      <w:r w:rsidR="00093B0A">
        <w:rPr>
          <w:vertAlign w:val="superscript"/>
        </w:rPr>
        <w:t>c,d,</w:t>
      </w:r>
      <w:r w:rsidRPr="00093B0A">
        <w:rPr>
          <w:vertAlign w:val="superscript"/>
        </w:rPr>
        <w:t>1</w:t>
      </w:r>
      <w:r>
        <w:t xml:space="preserve">, </w:t>
      </w:r>
      <w:r w:rsidR="001578B4">
        <w:t>Janosch Linkersdörfer</w:t>
      </w:r>
      <w:r w:rsidR="00093B0A">
        <w:rPr>
          <w:vertAlign w:val="superscript"/>
        </w:rPr>
        <w:t>a,b,</w:t>
      </w:r>
      <w:r w:rsidR="001578B4">
        <w:rPr>
          <w:vertAlign w:val="superscript"/>
        </w:rPr>
        <w:t>1</w:t>
      </w:r>
      <w:r w:rsidR="001578B4">
        <w:t xml:space="preserve">, </w:t>
      </w:r>
      <w:r>
        <w:t>Ruth Görgen</w:t>
      </w:r>
      <w:r w:rsidR="00093B0A">
        <w:rPr>
          <w:vertAlign w:val="superscript"/>
        </w:rPr>
        <w:t>c</w:t>
      </w:r>
      <w:r>
        <w:t>, Josefine Rothe</w:t>
      </w:r>
      <w:r w:rsidR="00093B0A">
        <w:rPr>
          <w:vertAlign w:val="superscript"/>
        </w:rPr>
        <w:t>c</w:t>
      </w:r>
      <w:r>
        <w:t>, Marcus Hasselhorn</w:t>
      </w:r>
      <w:r w:rsidR="00093B0A">
        <w:rPr>
          <w:vertAlign w:val="superscript"/>
        </w:rPr>
        <w:t>a,b</w:t>
      </w:r>
      <w:r>
        <w:t>, Gerd Schulte-Körne</w:t>
      </w:r>
      <w:r w:rsidR="00093B0A">
        <w:rPr>
          <w:vertAlign w:val="superscript"/>
        </w:rPr>
        <w:t>c</w:t>
      </w:r>
    </w:p>
    <w:p w14:paraId="1A9ED84C" w14:textId="77777777" w:rsidR="005E262D" w:rsidRDefault="005E262D"/>
    <w:p w14:paraId="1F2E6A7F" w14:textId="17AB1702" w:rsidR="00FF5612" w:rsidRDefault="00093B0A" w:rsidP="00FF5612">
      <w:pPr>
        <w:ind w:left="709" w:hanging="709"/>
      </w:pPr>
      <w:r>
        <w:rPr>
          <w:vertAlign w:val="superscript"/>
        </w:rPr>
        <w:t>a</w:t>
      </w:r>
      <w:r w:rsidRPr="00093B0A">
        <w:t xml:space="preserve">DIPF | Leibniz Institute for Research </w:t>
      </w:r>
      <w:r w:rsidR="00FF5612">
        <w:t>and Information in Education</w:t>
      </w:r>
      <w:r>
        <w:t>,</w:t>
      </w:r>
      <w:r w:rsidRPr="00093B0A">
        <w:t xml:space="preserve"> </w:t>
      </w:r>
      <w:hyperlink r:id="rId8" w:history="1">
        <w:r w:rsidR="00FF5612" w:rsidRPr="00D773B2">
          <w:rPr>
            <w:rStyle w:val="Hyperlink"/>
          </w:rPr>
          <w:t>Linda.Visser@dipf.de</w:t>
        </w:r>
      </w:hyperlink>
      <w:r w:rsidR="00FF5612">
        <w:t xml:space="preserve">, </w:t>
      </w:r>
      <w:hyperlink r:id="rId9" w:history="1">
        <w:r w:rsidR="00FF5612" w:rsidRPr="00D773B2">
          <w:rPr>
            <w:rStyle w:val="Hyperlink"/>
          </w:rPr>
          <w:t>Linkersdoerfer@dipf.de</w:t>
        </w:r>
      </w:hyperlink>
      <w:r w:rsidR="00FF5612">
        <w:t>, Hasselhorn@dipf.de</w:t>
      </w:r>
    </w:p>
    <w:p w14:paraId="0FDB04EE" w14:textId="52891DB7" w:rsidR="00093B0A" w:rsidRPr="00093B0A" w:rsidRDefault="00093B0A" w:rsidP="00093B0A">
      <w:pPr>
        <w:ind w:left="709" w:hanging="709"/>
      </w:pPr>
      <w:r>
        <w:rPr>
          <w:vertAlign w:val="superscript"/>
        </w:rPr>
        <w:t>b</w:t>
      </w:r>
      <w:r w:rsidRPr="00093B0A">
        <w:t>Centre for Researc</w:t>
      </w:r>
      <w:r>
        <w:t>h on Individual Development</w:t>
      </w:r>
      <w:r>
        <w:rPr>
          <w:vertAlign w:val="superscript"/>
        </w:rPr>
        <w:t xml:space="preserve"> </w:t>
      </w:r>
      <w:r w:rsidRPr="00093B0A">
        <w:t>Adaptive Education for Children at Risk (IDeA) Frankfurt am Main, Germany</w:t>
      </w:r>
    </w:p>
    <w:p w14:paraId="2987F3CD" w14:textId="7FC2E0AA" w:rsidR="00FF5612" w:rsidRDefault="00FF5612" w:rsidP="00093B0A">
      <w:pPr>
        <w:ind w:left="709" w:hanging="709"/>
      </w:pPr>
      <w:r>
        <w:rPr>
          <w:vertAlign w:val="superscript"/>
        </w:rPr>
        <w:t>c</w:t>
      </w:r>
      <w:r w:rsidR="00093B0A">
        <w:t>Ludwig-Maximilian-University Munich, Department of Child and Adolescent Psychiatry, Psychosomatic and Psy</w:t>
      </w:r>
      <w:r>
        <w:t xml:space="preserve">chotherapy, Munich, Germany, </w:t>
      </w:r>
      <w:hyperlink r:id="rId10" w:history="1">
        <w:r w:rsidRPr="00D773B2">
          <w:rPr>
            <w:rStyle w:val="Hyperlink"/>
          </w:rPr>
          <w:t>Ruth.Goergen@med.uni-muenchen.de</w:t>
        </w:r>
      </w:hyperlink>
      <w:r>
        <w:t xml:space="preserve">, </w:t>
      </w:r>
      <w:hyperlink r:id="rId11" w:history="1">
        <w:r w:rsidRPr="00D773B2">
          <w:rPr>
            <w:rStyle w:val="Hyperlink"/>
          </w:rPr>
          <w:t>Josefine.Rothe@med.uni-muenchen.de</w:t>
        </w:r>
      </w:hyperlink>
      <w:r>
        <w:t xml:space="preserve">, </w:t>
      </w:r>
      <w:r w:rsidRPr="00FF5612">
        <w:t>Gerd.Schulte-Koerne@med.uni-muenchen.de</w:t>
      </w:r>
    </w:p>
    <w:p w14:paraId="7579E067" w14:textId="35314C9A" w:rsidR="00093B0A" w:rsidRDefault="00FF5612" w:rsidP="00093B0A">
      <w:pPr>
        <w:ind w:left="709" w:hanging="709"/>
      </w:pPr>
      <w:r>
        <w:rPr>
          <w:vertAlign w:val="superscript"/>
        </w:rPr>
        <w:t>d</w:t>
      </w:r>
      <w:r w:rsidR="00093B0A">
        <w:t>Center for Psychological Psychotherapy, University of Heidelberg, Heidelberg, Germany, julia.kalmar@zpp.uni-hd.de</w:t>
      </w:r>
    </w:p>
    <w:p w14:paraId="2A6FA629" w14:textId="77777777" w:rsidR="00093B0A" w:rsidRDefault="00093B0A" w:rsidP="00093B0A">
      <w:pPr>
        <w:ind w:left="709" w:hanging="709"/>
      </w:pPr>
    </w:p>
    <w:p w14:paraId="73D40B0A" w14:textId="77777777" w:rsidR="008B498A" w:rsidRDefault="00BA23F1" w:rsidP="00093B0A">
      <w:pPr>
        <w:ind w:left="709" w:hanging="709"/>
        <w:rPr>
          <w:lang w:val="en-GB"/>
        </w:rPr>
      </w:pPr>
      <w:r w:rsidRPr="00BA23F1">
        <w:rPr>
          <w:lang w:val="en-GB"/>
        </w:rPr>
        <w:t>Declarations</w:t>
      </w:r>
      <w:r>
        <w:rPr>
          <w:lang w:val="en-GB"/>
        </w:rPr>
        <w:t xml:space="preserve"> of interest: none</w:t>
      </w:r>
    </w:p>
    <w:p w14:paraId="597DE0A3" w14:textId="77777777" w:rsidR="00093B0A" w:rsidRDefault="00093B0A" w:rsidP="00BA23F1">
      <w:pPr>
        <w:rPr>
          <w:lang w:val="en-GB"/>
        </w:rPr>
      </w:pPr>
    </w:p>
    <w:p w14:paraId="41E81FA6" w14:textId="3E2751AF" w:rsidR="005E262D" w:rsidRDefault="008B498A" w:rsidP="00BA23F1">
      <w:pPr>
        <w:rPr>
          <w:lang w:val="en-GB"/>
        </w:rPr>
      </w:pPr>
      <w:r>
        <w:rPr>
          <w:lang w:val="en-GB"/>
        </w:rPr>
        <w:t xml:space="preserve">Funding: </w:t>
      </w:r>
      <w:r w:rsidRPr="008B498A">
        <w:rPr>
          <w:lang w:val="en-GB"/>
        </w:rPr>
        <w:t xml:space="preserve">This </w:t>
      </w:r>
      <w:r>
        <w:rPr>
          <w:lang w:val="en-GB"/>
        </w:rPr>
        <w:t>work</w:t>
      </w:r>
      <w:r w:rsidRPr="008B498A">
        <w:rPr>
          <w:lang w:val="en-GB"/>
        </w:rPr>
        <w:t xml:space="preserve"> was supported by the German Federal Ministry of Education and Research (BMBF)</w:t>
      </w:r>
      <w:r>
        <w:rPr>
          <w:lang w:val="en-GB"/>
        </w:rPr>
        <w:t xml:space="preserve"> [grant numbers </w:t>
      </w:r>
      <w:r w:rsidRPr="008B498A">
        <w:rPr>
          <w:lang w:val="en-GB"/>
        </w:rPr>
        <w:t>01GJ1601A</w:t>
      </w:r>
      <w:r>
        <w:rPr>
          <w:lang w:val="en-GB"/>
        </w:rPr>
        <w:t xml:space="preserve"> and </w:t>
      </w:r>
      <w:r w:rsidRPr="008B498A">
        <w:rPr>
          <w:lang w:val="en-GB"/>
        </w:rPr>
        <w:t>01GJ1601B</w:t>
      </w:r>
      <w:r>
        <w:rPr>
          <w:lang w:val="en-GB"/>
        </w:rPr>
        <w:t xml:space="preserve">]. </w:t>
      </w:r>
      <w:r w:rsidR="005E24D9">
        <w:br w:type="page"/>
      </w:r>
    </w:p>
    <w:p w14:paraId="0112F668" w14:textId="77777777" w:rsidR="005E262D" w:rsidRDefault="005E24D9">
      <w:pPr>
        <w:spacing w:line="480" w:lineRule="auto"/>
        <w:outlineLvl w:val="0"/>
      </w:pPr>
      <w:r>
        <w:lastRenderedPageBreak/>
        <w:t>Abstract</w:t>
      </w:r>
    </w:p>
    <w:p w14:paraId="4F8391C0" w14:textId="2833BB74"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w:t>
      </w:r>
      <w:r w:rsidR="004C42F7" w:rsidRPr="004C42F7">
        <w:t xml:space="preserve">ty, depression, ADHD, and/or conduct disorder. The sample consisted of 3014 German children from grades 3 and </w:t>
      </w:r>
      <w:r w:rsidR="00221493" w:rsidRPr="00221493">
        <w:t xml:space="preserve">4 (mean </w:t>
      </w:r>
      <w:r w:rsidR="004412FF" w:rsidRPr="004412FF">
        <w:t xml:space="preserve">age 9;9 years) who completed tests assessing reading, spelling as well as arithmetic achievement and intelligence via a web-based application. Psychopathology was assessed using questionnaires filled in by the parents. In children with a SLD we found high rates of anxiety (21%), depression (28%), ADHD (28%), and conduct disorder (22%). Children </w:t>
      </w:r>
      <w:bookmarkStart w:id="2" w:name="_GoBack"/>
      <w:bookmarkEnd w:id="2"/>
      <w:r w:rsidR="00221493" w:rsidRPr="00221493">
        <w:t>with SLD in multiple learning domains had a higher risk for psychopathology and had a b</w:t>
      </w:r>
      <w:r w:rsidR="006E0F82" w:rsidRPr="006E0F82">
        <w:t xml:space="preserve">roader spectrum </w:t>
      </w:r>
      <w:r>
        <w:t>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05757E52" w:rsidR="005E262D" w:rsidRDefault="005E24D9" w:rsidP="00970E66">
      <w:pPr>
        <w:spacing w:line="480" w:lineRule="auto"/>
        <w:jc w:val="center"/>
        <w:outlineLvl w:val="0"/>
      </w:pPr>
      <w:r>
        <w:lastRenderedPageBreak/>
        <w:t>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077BB7CE"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w:t>
      </w:r>
      <w:r w:rsidR="003D099A">
        <w:t>a</w:t>
      </w:r>
      <w:r>
        <w:t>n</w:t>
      </w:r>
      <w:r w:rsidR="003D099A">
        <w:t>d</w:t>
      </w:r>
      <w:r>
        <w:t xml:space="preserve">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23F1">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23F1">
        <w:rPr>
          <w:lang w:val="nl-NL"/>
        </w:rPr>
        <w:t xml:space="preserve">, Schuchardt et al. </w:t>
      </w:r>
      <w:r>
        <w:fldChar w:fldCharType="begin"/>
      </w:r>
      <w:r w:rsidRPr="00BA23F1">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23F1">
        <w:rPr>
          <w:lang w:val="nl-NL"/>
        </w:rPr>
        <w:t>(</w:t>
      </w:r>
      <w:bookmarkStart w:id="373" w:name="__Fieldmark__1286_2416921879"/>
      <w:r w:rsidRPr="00BA23F1">
        <w:rPr>
          <w:lang w:val="nl-NL"/>
        </w:rPr>
        <w:t>2</w:t>
      </w:r>
      <w:bookmarkStart w:id="374" w:name="__Fieldmark__930_3122512796"/>
      <w:r w:rsidRPr="00BA23F1">
        <w:rPr>
          <w:lang w:val="nl-NL"/>
        </w:rPr>
        <w:t>0</w:t>
      </w:r>
      <w:bookmarkStart w:id="375" w:name="__Fieldmark__866_2702219440"/>
      <w:r w:rsidRPr="00BA23F1">
        <w:rPr>
          <w:lang w:val="nl-NL"/>
        </w:rPr>
        <w:t>1</w:t>
      </w:r>
      <w:bookmarkStart w:id="376" w:name="__Fieldmark__902_173841316"/>
      <w:r w:rsidRPr="00BA23F1">
        <w:rPr>
          <w:lang w:val="nl-NL"/>
        </w:rPr>
        <w:t>5</w:t>
      </w:r>
      <w:bookmarkStart w:id="377" w:name="__Fieldmark__1056_188362136"/>
      <w:bookmarkStart w:id="378" w:name="__Fieldmark__1039_2309953158"/>
      <w:bookmarkStart w:id="379" w:name="__Fieldmark__1129_3969131622"/>
      <w:r w:rsidRPr="00BA23F1">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23F1">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Escovar, &amp; Menon, </w:t>
      </w:r>
      <w:r>
        <w:lastRenderedPageBreak/>
        <w:t>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436922">
        <w:rPr>
          <w:lang w:val="de-DE"/>
        </w:rPr>
        <w:t>(</w:t>
      </w:r>
      <w:bookmarkStart w:id="467" w:name="__Fieldmark__1586_2416921879"/>
      <w:r w:rsidRPr="00436922">
        <w:rPr>
          <w:lang w:val="de-DE"/>
        </w:rPr>
        <w:t>F</w:t>
      </w:r>
      <w:bookmarkStart w:id="468" w:name="__Fieldmark__1189_3122512796"/>
      <w:r w:rsidRPr="00436922">
        <w:rPr>
          <w:lang w:val="de-DE"/>
        </w:rPr>
        <w:t>i</w:t>
      </w:r>
      <w:bookmarkStart w:id="469" w:name="__Fieldmark__1109_2702219440"/>
      <w:r w:rsidRPr="00436922">
        <w:rPr>
          <w:lang w:val="de-DE"/>
        </w:rPr>
        <w:t>s</w:t>
      </w:r>
      <w:bookmarkStart w:id="470" w:name="__Fieldmark__1133_173841316"/>
      <w:r w:rsidRPr="00436922">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436922">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436922">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30D0C7FF" w:rsidR="005E262D" w:rsidRDefault="00970E66" w:rsidP="00970E66">
      <w:pPr>
        <w:pStyle w:val="Heading"/>
        <w:spacing w:line="480" w:lineRule="auto"/>
        <w:jc w:val="center"/>
        <w:outlineLvl w:val="0"/>
      </w:pPr>
      <w:r>
        <w:t>Materials and m</w:t>
      </w:r>
      <w:r w:rsidR="005E24D9">
        <w:t>ethods</w:t>
      </w:r>
    </w:p>
    <w:p w14:paraId="0D7CDEA0" w14:textId="54953CE7" w:rsidR="005E262D" w:rsidRDefault="005E24D9" w:rsidP="00FF5612">
      <w:pPr>
        <w:pStyle w:val="Heading"/>
        <w:spacing w:line="480" w:lineRule="auto"/>
        <w:outlineLvl w:val="1"/>
      </w:pPr>
      <w:r>
        <w:t xml:space="preserve">Recruitment </w:t>
      </w:r>
    </w:p>
    <w:p w14:paraId="0A756B36" w14:textId="7C4E5DC1" w:rsidR="005E262D" w:rsidRDefault="005E24D9">
      <w:pPr>
        <w:spacing w:line="480" w:lineRule="auto"/>
      </w:pPr>
      <w:r>
        <w:lastRenderedPageBreak/>
        <w:t>We invited families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656FAE45" w:rsidR="005E262D" w:rsidRDefault="005E24D9">
      <w:pPr>
        <w:spacing w:line="480" w:lineRule="auto"/>
      </w:pPr>
      <w:r>
        <w:t xml:space="preserve">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w:t>
      </w:r>
      <w:r w:rsidR="003D099A" w:rsidRPr="003D099A">
        <w:t>DIPF | Leibniz Institute for Research and Information in Education,</w:t>
      </w:r>
      <w:r>
        <w:t xml:space="preserve"> Frankfurt am Main.</w:t>
      </w:r>
    </w:p>
    <w:p w14:paraId="40A8A6A5" w14:textId="6C3D41B7" w:rsidR="005E262D" w:rsidRDefault="005E262D">
      <w:pPr>
        <w:spacing w:line="480" w:lineRule="auto"/>
      </w:pPr>
    </w:p>
    <w:p w14:paraId="4BB748B3" w14:textId="0D070504" w:rsidR="008B2FC0" w:rsidRDefault="008B2FC0" w:rsidP="00FF5612">
      <w:pPr>
        <w:pStyle w:val="Heading"/>
        <w:spacing w:line="480" w:lineRule="auto"/>
        <w:outlineLvl w:val="1"/>
      </w:pPr>
      <w:r>
        <w:t>Participants</w:t>
      </w:r>
    </w:p>
    <w:p w14:paraId="516CDC6F" w14:textId="35783B57"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rsidR="00221493" w:rsidRPr="00221493">
        <w:t xml:space="preserve">of 3014 children with a mean age of 9;9 years (SD = 7 months; range 8;1 to 11;8). The </w:t>
      </w:r>
      <w:r w:rsidRPr="003644CB">
        <w:t>mean age</w:t>
      </w:r>
      <w:r w:rsidRPr="00722EA8">
        <w:t xml:space="preserve"> for 3</w:t>
      </w:r>
      <w:r w:rsidRPr="005316FB">
        <w:rPr>
          <w:vertAlign w:val="superscript"/>
        </w:rPr>
        <w:t>rd</w:t>
      </w:r>
      <w:r w:rsidRPr="00722EA8">
        <w:t xml:space="preserve"> </w:t>
      </w:r>
      <w:bookmarkStart w:id="512" w:name="_Hlk531781176"/>
      <w:r w:rsidR="00E17858" w:rsidRPr="00E17858">
        <w:t xml:space="preserve">grade children </w:t>
      </w:r>
      <w:r w:rsidR="00221493" w:rsidRPr="00221493">
        <w:t>was 9;3 years and</w:t>
      </w:r>
      <w:r w:rsidRPr="00722EA8">
        <w:t xml:space="preserve"> for 4</w:t>
      </w:r>
      <w:r w:rsidRPr="005316FB">
        <w:rPr>
          <w:vertAlign w:val="superscript"/>
        </w:rPr>
        <w:t>th</w:t>
      </w:r>
      <w:r w:rsidRPr="00722EA8">
        <w:t xml:space="preserve"> </w:t>
      </w:r>
      <w:bookmarkEnd w:id="512"/>
      <w:r w:rsidR="00221493" w:rsidRPr="00221493">
        <w:t>grade 10;2 years. Table 1 displays the sample distri</w:t>
      </w:r>
      <w:r>
        <w:t xml:space="preserve">bution with respect to gender, grade, state, as well as several indicators of representativeness. The sample is approximately equally distributed in terms of gender and </w:t>
      </w:r>
      <w:r>
        <w:lastRenderedPageBreak/>
        <w:t xml:space="preserve">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61582858" w:rsidR="00AD0378" w:rsidRDefault="00AD0378" w:rsidP="00FF5612">
      <w:pPr>
        <w:pStyle w:val="Heading"/>
        <w:spacing w:line="480" w:lineRule="auto"/>
        <w:outlineLvl w:val="1"/>
      </w:pPr>
      <w:r>
        <w:t>Drop-out and exclusion</w:t>
      </w:r>
    </w:p>
    <w:p w14:paraId="6C7ED322" w14:textId="77777777" w:rsidR="00221493" w:rsidRDefault="00AD0378" w:rsidP="00221493">
      <w:pPr>
        <w:spacing w:line="480" w:lineRule="auto"/>
      </w:pPr>
      <w:r>
        <w:t xml:space="preserve">For the current study, </w:t>
      </w:r>
      <w:r w:rsidR="00221493">
        <w:t>we excluded cases from the analyses for which the child did not complete all tests up to session four (678; 14.9%) or the parent did not complete all questionnaires (652; 14.4%).</w:t>
      </w:r>
    </w:p>
    <w:p w14:paraId="09CC3F40" w14:textId="5876B643" w:rsidR="008F31BF" w:rsidRDefault="00221493" w:rsidP="00221493">
      <w:pPr>
        <w:spacing w:line="480" w:lineRule="auto"/>
      </w:pPr>
      <w:r>
        <w:t xml:space="preserve">The sample included 49 sibling pairs. To avoid statistical dependence in the sample, we randomly excluded the data of one sibling per pair. In addition, we excluded 81 (1.8%) cases because of an IQ of 70 or lower and 99 (2.2%) cases because the parents answered to an open question that the child had hearing or visual problems, neurological diseases, or chromosomal defects. In total, we excluded 1528 (33.6%) cases, resulting in the final study sample of 3014 </w:t>
      </w:r>
      <w:r w:rsidR="00E17858">
        <w:t>children.</w:t>
      </w:r>
    </w:p>
    <w:p w14:paraId="34F96B0A" w14:textId="77777777" w:rsidR="00E17858" w:rsidRDefault="00E17858" w:rsidP="00E17858">
      <w:pPr>
        <w:spacing w:line="480" w:lineRule="auto"/>
      </w:pPr>
    </w:p>
    <w:p w14:paraId="210DD9EA" w14:textId="31E14D6F" w:rsidR="005E262D" w:rsidRDefault="005E24D9" w:rsidP="00FF5612">
      <w:pPr>
        <w:pStyle w:val="Heading"/>
        <w:spacing w:line="480" w:lineRule="auto"/>
        <w:outlineLvl w:val="1"/>
      </w:pPr>
      <w:r>
        <w:t xml:space="preserve">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w:t>
      </w:r>
      <w:r>
        <w:lastRenderedPageBreak/>
        <w:t>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4EA9A9F5" w:rsidR="005E262D" w:rsidRDefault="005E24D9" w:rsidP="00FF5612">
      <w:pPr>
        <w:pStyle w:val="Heading"/>
        <w:spacing w:line="480" w:lineRule="auto"/>
        <w:outlineLvl w:val="1"/>
      </w:pPr>
      <w:r>
        <w:t>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The CODY-M 2-4 includes nine subtests focusing on basic number processing (counting, magnitude comparisons), complex number processing (number 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w:t>
      </w:r>
      <w:r>
        <w:lastRenderedPageBreak/>
        <w:t xml:space="preserve">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39FC47F8" w:rsidR="005E262D" w:rsidRDefault="005E24D9" w:rsidP="00FF5612">
      <w:pPr>
        <w:pStyle w:val="Heading"/>
        <w:spacing w:line="480" w:lineRule="auto"/>
        <w:outlineLvl w:val="1"/>
      </w:pPr>
      <w:r>
        <w:lastRenderedPageBreak/>
        <w:t>Data preparation</w:t>
      </w:r>
    </w:p>
    <w:p w14:paraId="7C7AB366" w14:textId="0CB2D6AA"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221493" w:rsidRPr="00221493">
        <w:t xml:space="preserve">version 3.5.0) </w:t>
      </w:r>
      <w:r w:rsidR="00D207FD" w:rsidRPr="00D207FD">
        <w:t xml:space="preserve">for </w:t>
      </w:r>
      <w:r>
        <w:t>data analysis. Data and analysis code are available on the Open Science Framework (https://osf.io/</w:t>
      </w:r>
      <w:r w:rsidR="006E72B9" w:rsidRPr="006E72B9">
        <w:t>9mxp2</w:t>
      </w:r>
      <w:r>
        <w:t>/)</w:t>
      </w:r>
      <w:r w:rsidR="00970E66">
        <w:t xml:space="preserve"> </w:t>
      </w:r>
      <w:r w:rsidR="00970E66" w:rsidRPr="00970E66">
        <w:t>[dataset]</w:t>
      </w:r>
      <w:r>
        <w:t>.</w:t>
      </w:r>
    </w:p>
    <w:p w14:paraId="0A4151FC" w14:textId="77777777" w:rsidR="005E262D" w:rsidRDefault="005E262D">
      <w:pPr>
        <w:spacing w:line="480" w:lineRule="auto"/>
      </w:pPr>
    </w:p>
    <w:p w14:paraId="06F2E2D4" w14:textId="0B5DF4E0" w:rsidR="005E262D" w:rsidRDefault="005E24D9" w:rsidP="00FF5612">
      <w:pPr>
        <w:pStyle w:val="Heading"/>
        <w:spacing w:line="480" w:lineRule="auto"/>
        <w:ind w:firstLine="709"/>
        <w:outlineLvl w:val="2"/>
      </w:pPr>
      <w:r>
        <w:t>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lastRenderedPageBreak/>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659AF8A6" w:rsidR="005E262D" w:rsidRDefault="005E24D9">
      <w:pPr>
        <w:spacing w:line="480" w:lineRule="auto"/>
      </w:pPr>
      <w:bookmarkStart w:id="754" w:name="_Hlk527450931"/>
      <w:r>
        <w:t xml:space="preserve">In total, we </w:t>
      </w:r>
      <w:bookmarkEnd w:id="754"/>
      <w:r w:rsidR="00221493" w:rsidRPr="00221493">
        <w:t xml:space="preserve">excluded 540 (11.9%) cases </w:t>
      </w:r>
      <w:r>
        <w:t>because of implausible data. No data of parent questionnaires appeared to be implausible.</w:t>
      </w:r>
    </w:p>
    <w:p w14:paraId="3778DF6F" w14:textId="77777777" w:rsidR="005E262D" w:rsidRDefault="005E262D">
      <w:pPr>
        <w:spacing w:line="480" w:lineRule="auto"/>
      </w:pPr>
    </w:p>
    <w:p w14:paraId="33207400" w14:textId="59B79DB4" w:rsidR="005E262D" w:rsidRPr="00FF5612" w:rsidRDefault="005149C9" w:rsidP="00FF5612">
      <w:pPr>
        <w:pStyle w:val="Heading"/>
        <w:spacing w:line="480" w:lineRule="auto"/>
        <w:ind w:firstLine="709"/>
        <w:outlineLvl w:val="2"/>
      </w:pPr>
      <w:r>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lastRenderedPageBreak/>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28D6F1AF" w:rsidR="005E262D" w:rsidRDefault="005E24D9" w:rsidP="00FF5612">
      <w:pPr>
        <w:pStyle w:val="Heading"/>
        <w:spacing w:line="480" w:lineRule="auto"/>
        <w:ind w:firstLine="709"/>
        <w:outlineLvl w:val="2"/>
      </w:pPr>
      <w:r>
        <w:t>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w:t>
      </w:r>
      <w:r>
        <w:lastRenderedPageBreak/>
        <w:t xml:space="preserve">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that 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lastRenderedPageBreak/>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7892CA4B" w:rsidR="005E262D" w:rsidRDefault="005E24D9" w:rsidP="00FF5612">
      <w:pPr>
        <w:pStyle w:val="Heading"/>
        <w:spacing w:line="480" w:lineRule="auto"/>
        <w:outlineLvl w:val="1"/>
      </w:pPr>
      <w:r>
        <w:t xml:space="preserve">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w:t>
      </w:r>
      <w:r>
        <w:lastRenderedPageBreak/>
        <w:t xml:space="preserve">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32679483" w:rsidR="005E262D" w:rsidRDefault="005E24D9" w:rsidP="00970E66">
      <w:pPr>
        <w:spacing w:line="480" w:lineRule="auto"/>
        <w:jc w:val="center"/>
        <w:outlineLvl w:val="0"/>
      </w:pPr>
      <w:r>
        <w:lastRenderedPageBreak/>
        <w:t>Results</w:t>
      </w:r>
    </w:p>
    <w:p w14:paraId="6CA1BFDB" w14:textId="4AB92368" w:rsidR="005E262D" w:rsidRDefault="005E24D9" w:rsidP="00FF5612">
      <w:pPr>
        <w:pStyle w:val="Heading"/>
        <w:spacing w:line="480" w:lineRule="auto"/>
        <w:outlineLvl w:val="1"/>
      </w:pPr>
      <w:r w:rsidRPr="00987906">
        <w:t xml:space="preserve">Descriptive statistics </w:t>
      </w:r>
      <w:r w:rsidR="0065123E" w:rsidRPr="00987906">
        <w:t xml:space="preserve">for </w:t>
      </w:r>
      <w:r w:rsidRPr="00987906">
        <w:t>the SLD groups</w:t>
      </w:r>
      <w:r>
        <w:t xml:space="preserve"> </w:t>
      </w:r>
    </w:p>
    <w:p w14:paraId="51132E51" w14:textId="77777777" w:rsidR="00221493" w:rsidRDefault="005E24D9" w:rsidP="00221493">
      <w:pPr>
        <w:spacing w:line="480" w:lineRule="auto"/>
      </w:pPr>
      <w:r>
        <w:t xml:space="preserve">Table 2 shows the numbers of children that were categorized into each of the eight SLD groups and their average intelligence quotients (IQ; CFT-20R) as well as reading (WLLP-R), </w:t>
      </w:r>
      <w:r w:rsidR="008F31BF">
        <w:t xml:space="preserve">spelling (WRT), and arithmetic (Cody-M 2-4) T-scores. An isolated spelling disorder occurs in </w:t>
      </w:r>
      <w:r w:rsidR="00221493">
        <w:t>47 cases (1.6%) within the sample; an isolated reading disorder in 55 cases (1.8%), and arithmetic disorder in 56 cases (1.9%). We refer to Table 2 for the numbers and percentages of children with the various forms of comorbid SLDs.</w:t>
      </w:r>
    </w:p>
    <w:p w14:paraId="794DA2D5" w14:textId="67E4B570" w:rsidR="005E262D" w:rsidRDefault="00221493" w:rsidP="00221493">
      <w:pPr>
        <w:spacing w:line="480" w:lineRule="auto"/>
      </w:pPr>
      <w:r>
        <w:t xml:space="preserve">The average IQ is lower for children with an isolated arithmetic disorder than for children with an isolated reading or spelling disorder (M = 93.11 (95% CI = 90.06–96.15) vs. M = 101.73 (95% CI = 98.3–105.16) respectively M = 93.11 (95% CI = 90.06–96.15) vs. M = 98.3 (95% CI = 94.67–101.92)). </w:t>
      </w:r>
      <w:r w:rsidR="00E17858">
        <w:t xml:space="preserve">The reading, spelling, and arithmetic T-scores reflect the criteria chosen in the grouping </w:t>
      </w:r>
      <w:r w:rsidR="0090313C">
        <w:t>procedure</w:t>
      </w:r>
      <w:r w:rsidR="005E24D9">
        <w:t>.</w:t>
      </w:r>
    </w:p>
    <w:p w14:paraId="326CB506" w14:textId="77777777" w:rsidR="005E262D" w:rsidRDefault="005E262D">
      <w:pPr>
        <w:spacing w:line="480" w:lineRule="auto"/>
      </w:pPr>
    </w:p>
    <w:p w14:paraId="0F697389" w14:textId="3B902100" w:rsidR="005E262D" w:rsidRDefault="005E24D9" w:rsidP="00FF5612">
      <w:pPr>
        <w:pStyle w:val="Heading"/>
        <w:spacing w:line="480" w:lineRule="auto"/>
        <w:outlineLvl w:val="1"/>
      </w:pPr>
      <w:r w:rsidRPr="00987906">
        <w:t>Numbers and percentages of children with psychopathology per SLD group</w:t>
      </w:r>
      <w:r>
        <w:t xml:space="preserve"> </w:t>
      </w:r>
    </w:p>
    <w:p w14:paraId="2F4CEFEF" w14:textId="77777777" w:rsidR="00221493" w:rsidRDefault="005E24D9" w:rsidP="00221493">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The only exception is the occurrence of conduct disorder in children 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221493">
        <w:t xml:space="preserve">disorder (52%), of conduct disorder in children with comorbid reading and arithmetic disorder (42%), and of ADHD in children with combined spelling and arithmetic disorder (44%). For children classified as having any SLD, the </w:t>
      </w:r>
      <w:r w:rsidR="00221493">
        <w:lastRenderedPageBreak/>
        <w:t>occurrence of comorbid psychopathology are 21% (anxiety), 28% (depression), 28% (ADHD), and 22% (conduct disorder).</w:t>
      </w:r>
    </w:p>
    <w:p w14:paraId="2624167B" w14:textId="359D7E90" w:rsidR="005E262D" w:rsidRDefault="00221493" w:rsidP="00221493">
      <w:pPr>
        <w:spacing w:line="480" w:lineRule="auto"/>
      </w:pPr>
      <w:r>
        <w:t xml:space="preserve">Figure 1 displays the number of areas with psychopathology for the more broadly defined groups of children with SLD: “any SLD” (n = 400), “reading disorder” (n = 177), “spelling disorder” (n = 182), and “arithmetic disorder” (n = 157). The percentage of children without any psychopathology is clearly lower in children with an SLD than in those without an SLD. While the percentage of children with psychopathology in a </w:t>
      </w:r>
      <w:r w:rsidR="0055074A">
        <w:t xml:space="preserve">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234EDD23" w:rsidR="005E262D" w:rsidRPr="003F77F6" w:rsidRDefault="005E24D9" w:rsidP="00FF5612">
      <w:pPr>
        <w:pStyle w:val="Heading"/>
        <w:spacing w:line="480" w:lineRule="auto"/>
        <w:outlineLvl w:val="1"/>
      </w:pPr>
      <w:r w:rsidRPr="00987906">
        <w:t>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23863CEA" w:rsidR="005E262D" w:rsidRDefault="005E24D9" w:rsidP="00FF5612">
      <w:pPr>
        <w:pStyle w:val="Heading"/>
        <w:spacing w:line="480" w:lineRule="auto"/>
        <w:outlineLvl w:val="1"/>
      </w:pPr>
      <w:r w:rsidRPr="00987906">
        <w:t>Difference in psychopathology between children with and without SLD</w:t>
      </w:r>
      <w:r>
        <w:t xml:space="preserve"> </w:t>
      </w:r>
    </w:p>
    <w:p w14:paraId="15D39DFD" w14:textId="77777777" w:rsidR="00221493" w:rsidRDefault="005E24D9" w:rsidP="00221493">
      <w:pPr>
        <w:spacing w:line="480" w:lineRule="auto"/>
      </w:pPr>
      <w:r>
        <w:lastRenderedPageBreak/>
        <w:t xml:space="preserve">Table 4 shows the results of the inferential statistical analysis of the association between SLD status and the presence of anxiety, </w:t>
      </w:r>
      <w:r w:rsidR="00221493">
        <w:t xml:space="preserve">depression, conduct disorder, and ADHD using Fisher’s exact tests. The occurrence of all four different psychopathologies is significantly higher in children with than without SLD (p&lt;.01 for all types of psychopathology). The odds of having </w:t>
      </w:r>
    </w:p>
    <w:p w14:paraId="7260B418" w14:textId="77777777" w:rsidR="00221493" w:rsidRDefault="00221493" w:rsidP="00221493">
      <w:pPr>
        <w:spacing w:line="480" w:lineRule="auto"/>
      </w:pPr>
      <w:r>
        <w:t>ADHD are 3.67 (95% CI = 2.83–4.77) times higher if a child has an SLD. For depression, the odds are 3.33 (95% CI = 2.57–4.32) times higher, for anxiety 1.81 (95% CI = 1.38–2.38), and for conduct disorder 2.13 (95% CI = 1.63–2.8) times higher, compared to children without SLD.</w:t>
      </w:r>
    </w:p>
    <w:p w14:paraId="02E9FDF9" w14:textId="77777777" w:rsidR="00221493" w:rsidRDefault="00221493" w:rsidP="00221493">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range 2.93–3.44). ADHD appears more prevalent in children with arithmetic 3.7 (95% CI = 2.61–5.28) or spelling 3.81 (95% CI = 2.75–5.32) disorder than in children with reading disorder 2.23 (95% CI = 1.57–3.24).</w:t>
      </w:r>
    </w:p>
    <w:p w14:paraId="65C0F9AB" w14:textId="77777777" w:rsidR="00221493" w:rsidRDefault="00221493" w:rsidP="00221493">
      <w:pPr>
        <w:spacing w:line="480" w:lineRule="auto"/>
      </w:pPr>
    </w:p>
    <w:p w14:paraId="37370884" w14:textId="77777777" w:rsidR="00221493" w:rsidRDefault="00221493" w:rsidP="00221493">
      <w:pPr>
        <w:spacing w:line="480" w:lineRule="auto"/>
      </w:pPr>
      <w:r>
        <w:t>3.5 Relationship between the number of SLDs and the risk for psychopathology</w:t>
      </w:r>
    </w:p>
    <w:p w14:paraId="554E6FF1" w14:textId="77777777" w:rsidR="00221493" w:rsidRDefault="00221493" w:rsidP="00221493">
      <w:pPr>
        <w:spacing w:line="480" w:lineRule="auto"/>
      </w:pPr>
      <w:r>
        <w:t>The risk for psychopathology increases with increasing number of SLDs. The trend tests show a significant positive trend for the rates of all four disorders (anxiety: z = 4.46, p &lt; .001; depression: z = 9.76, p &lt; .001; ADHD: z = 9.62, p &lt; .001; conduct disorder: z = 5.45, p &lt; .001) over the three levels “no SLD”, “isolated SLD”, and “comorbid SLD”. The estimates for the trend are similarly high for depression (OR = 2.52; 95%-CI = 2.09–3.03) and ADHD (OR = 2.51; 95%-CI = 2.08–3.03), indicating that the odds of having the specific psychopathology increase by a factor of 2.5 per level. The estimates for anxiety (OR = 1.57; 95%-CI = 1.29–1.91) and conduct disorder (OR = 1.73; 95%-CI = 1.42–2.1) are somewhat lower, indicating an increase in odds by around 50% per level.</w:t>
      </w:r>
    </w:p>
    <w:p w14:paraId="3D294F09" w14:textId="77777777" w:rsidR="00221493" w:rsidRDefault="00221493" w:rsidP="00221493">
      <w:pPr>
        <w:spacing w:line="480" w:lineRule="auto"/>
      </w:pPr>
      <w:r>
        <w:lastRenderedPageBreak/>
        <w:t>The results of the post-hoc one-sided Fisher’s exact tests show that the occurrence of depression increases significantly over the three levels (no vs. isolated SLD: OR = 2.63, 95%-CI = 1.95–3.56, p &lt; .001; isolated vs. comorbid SLD: OR = 2.33, 95%-CI = 1.45–3.74, p &lt; .001). In contrast, for the other three types of psychopathology, the trend is mostly explained by a higher occurrence in children with an isolated SLD than in children without SLD (anxiety: OR = 1.65, 95%-CI = 1.21–2.27, p = .002; ADHD: OR = 3.3, 95%-CI = 2.47–4.45, p &lt; .001; conduct disorder: OR = 1.99, 95%-CI = 1.47–2.72, p &lt; .001). The increase in occurrence from isolated SLD to comorbid SLDs is not significant (anxiety: OR = 1.42, 95%-CI = 0.84–2.42, p = .13; ADHD: OR = 1.5, 95%-CI = 0.93–2.43, p = .069; conduct disorder: OR = 1.3, 95%-CI = 0.78–2.22, p = .201). Figure 3 illustrates the increase in occurrence of the psychopathological disorders with the number of SLDs.</w:t>
      </w:r>
    </w:p>
    <w:p w14:paraId="74C9E7FB" w14:textId="77777777" w:rsidR="00221493" w:rsidRDefault="00221493" w:rsidP="00221493">
      <w:pPr>
        <w:spacing w:line="480" w:lineRule="auto"/>
      </w:pPr>
    </w:p>
    <w:p w14:paraId="00D56E9D" w14:textId="77777777" w:rsidR="00221493" w:rsidRDefault="00221493" w:rsidP="00221493">
      <w:pPr>
        <w:spacing w:line="480" w:lineRule="auto"/>
      </w:pPr>
      <w:r>
        <w:t>3.6 Relationship between the number of SLDs and the number of psychopathologies</w:t>
      </w:r>
    </w:p>
    <w:p w14:paraId="20C3A2CC" w14:textId="17013C34" w:rsidR="005E262D" w:rsidRDefault="00221493" w:rsidP="00221493">
      <w:pPr>
        <w:spacing w:line="480" w:lineRule="auto"/>
      </w:pPr>
      <w:r>
        <w:t xml:space="preserve">The Poisson regression model describing a child’s number of psychopathologies as a function of its number of SLDs shows a significant positive relationship between the two variables. The estimate for the intercept, exponentiated for ease of interpretation, is 0.45 (95-CI = 0.43–0.48, p &lt; .001), which means that the predicted number of psychopathologies for a child without SLD is about 0.5. The (exponentiated) estimate for the slope is 1.66 (95-CI = 1.55–1.79, p &lt; .001). This </w:t>
      </w:r>
      <w:r w:rsidR="00D207FD">
        <w:t xml:space="preserve">means that the predicted number of psychopathologies increases by 66% when the number </w:t>
      </w:r>
      <w:r w:rsidR="00925335" w:rsidRPr="00925335">
        <w:t>of SLDs increases by 1.</w:t>
      </w:r>
    </w:p>
    <w:p w14:paraId="0C493C96" w14:textId="77777777" w:rsidR="005E262D" w:rsidRDefault="005E262D">
      <w:pPr>
        <w:spacing w:line="480" w:lineRule="auto"/>
        <w:rPr>
          <w:color w:val="auto"/>
          <w:lang w:val="en-GB"/>
        </w:rPr>
      </w:pPr>
    </w:p>
    <w:p w14:paraId="70A5FD1D" w14:textId="5ACEB6D5" w:rsidR="005E262D" w:rsidRDefault="005E24D9" w:rsidP="00970E66">
      <w:pPr>
        <w:spacing w:line="480" w:lineRule="auto"/>
        <w:jc w:val="center"/>
        <w:outlineLvl w:val="0"/>
      </w:pPr>
      <w:r>
        <w:t>Discussion</w:t>
      </w:r>
    </w:p>
    <w:p w14:paraId="2AEC2B56" w14:textId="409C4B8F" w:rsidR="005E262D" w:rsidRDefault="005E24D9">
      <w:pPr>
        <w:spacing w:line="480" w:lineRule="auto"/>
      </w:pPr>
      <w:r>
        <w:t xml:space="preserve">In the current study, we </w:t>
      </w:r>
      <w:bookmarkStart w:id="860" w:name="_Hlk523935644"/>
      <w:r>
        <w:t xml:space="preserve">explored </w:t>
      </w:r>
      <w:bookmarkEnd w:id="860"/>
      <w:r>
        <w:t>the occurrence of anxiety</w:t>
      </w:r>
      <w:r w:rsidR="00B871C5">
        <w:t xml:space="preserve"> disorder</w:t>
      </w:r>
      <w:r>
        <w:t xml:space="preserve">, depression, ADHD, and conduct disorder in children with SLD in reading, spelling, and/or arithmetic skills. We further examined </w:t>
      </w:r>
      <w:bookmarkStart w:id="861" w:name="_Hlk523935694"/>
      <w:bookmarkStart w:id="862" w:name="_Hlk523935744"/>
      <w:r>
        <w:t xml:space="preserve">comorbidities between the different forms of </w:t>
      </w:r>
      <w:bookmarkEnd w:id="861"/>
      <w:r>
        <w:t xml:space="preserve">psychopathology </w:t>
      </w:r>
      <w:bookmarkEnd w:id="862"/>
      <w:r>
        <w:t xml:space="preserve">in children with SLD and differences in occurrence of psychopathology between children with an isolated SLD </w:t>
      </w:r>
      <w:r w:rsidR="00DD10F9">
        <w:t>versus</w:t>
      </w:r>
      <w:r>
        <w:t xml:space="preserve"> comorbid learning disorders.</w:t>
      </w:r>
    </w:p>
    <w:p w14:paraId="41474800" w14:textId="004BFF0F" w:rsidR="005E262D" w:rsidRDefault="005E24D9">
      <w:pPr>
        <w:spacing w:line="480" w:lineRule="auto"/>
      </w:pPr>
      <w:r>
        <w:lastRenderedPageBreak/>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E17858" w:rsidRPr="00E17858">
        <w:t xml:space="preserve">disorders </w:t>
      </w:r>
      <w:r w:rsidR="00221493" w:rsidRPr="00221493">
        <w:t xml:space="preserve">than children with no SLD. For children with any SLD the occurrence rates are 21% (anxiety), 28% (depression), 28% (ADHD), and 22% (conduct disorder). ADHD is more prevalent in children with arithmetic or spelling disorder, compared to </w:t>
      </w:r>
      <w:r>
        <w:t xml:space="preserve">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3" w:name="__Fieldmark__2928_1538433521"/>
      <w:r>
        <w:t>W</w:t>
      </w:r>
      <w:bookmarkStart w:id="864" w:name="__Fieldmark__3489_2416921879"/>
      <w:r>
        <w:t>i</w:t>
      </w:r>
      <w:bookmarkStart w:id="865" w:name="__Fieldmark__2814_3122512796"/>
      <w:r>
        <w:t>l</w:t>
      </w:r>
      <w:bookmarkStart w:id="866" w:name="__Fieldmark__2839_2702219440"/>
      <w:r>
        <w:t>l</w:t>
      </w:r>
      <w:bookmarkStart w:id="867" w:name="__Fieldmark__3757_173841316"/>
      <w:r>
        <w:t>cutt et al., 2013)</w:t>
      </w:r>
      <w:r>
        <w:fldChar w:fldCharType="end"/>
      </w:r>
      <w:bookmarkEnd w:id="863"/>
      <w:bookmarkEnd w:id="864"/>
      <w:bookmarkEnd w:id="865"/>
      <w:bookmarkEnd w:id="866"/>
      <w:bookmarkEnd w:id="867"/>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8" w:name="__Fieldmark__2947_1538433521"/>
      <w:r>
        <w:t>(</w:t>
      </w:r>
      <w:bookmarkStart w:id="869" w:name="__Fieldmark__3504_2416921879"/>
      <w:r>
        <w:t>S</w:t>
      </w:r>
      <w:bookmarkStart w:id="870" w:name="__Fieldmark__2825_3122512796"/>
      <w:r>
        <w:t>e</w:t>
      </w:r>
      <w:bookmarkStart w:id="871" w:name="__Fieldmark__2846_2702219440"/>
      <w:r>
        <w:t>x</w:t>
      </w:r>
      <w:bookmarkStart w:id="872" w:name="__Fieldmark__3762_173841316"/>
      <w:r>
        <w:t>ton et al., 2012)</w:t>
      </w:r>
      <w:r>
        <w:fldChar w:fldCharType="end"/>
      </w:r>
      <w:bookmarkEnd w:id="868"/>
      <w:bookmarkEnd w:id="869"/>
      <w:bookmarkEnd w:id="870"/>
      <w:bookmarkEnd w:id="871"/>
      <w:bookmarkEnd w:id="872"/>
      <w:r>
        <w:rPr>
          <w:lang w:val="en-GB"/>
        </w:rPr>
        <w:t xml:space="preserve">, we found similarly high comorbidity rates also for depression. </w:t>
      </w:r>
    </w:p>
    <w:p w14:paraId="70CB7FA9" w14:textId="4B1E3E4B" w:rsidR="005E262D" w:rsidRPr="00436922"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3" w:name="__Fieldmark__2968_1538433521"/>
      <w:r>
        <w:t>(</w:t>
      </w:r>
      <w:bookmarkStart w:id="874" w:name="__Fieldmark__3524_2416921879"/>
      <w:r>
        <w:t>W</w:t>
      </w:r>
      <w:bookmarkStart w:id="875" w:name="__Fieldmark__2836_3122512796"/>
      <w:r>
        <w:t>i</w:t>
      </w:r>
      <w:bookmarkStart w:id="876" w:name="__Fieldmark__2855_2702219440"/>
      <w:r>
        <w:t>l</w:t>
      </w:r>
      <w:bookmarkStart w:id="877" w:name="__Fieldmark__3778_173841316"/>
      <w:r>
        <w:t>lcutt &amp; Pennington, 2000; Willcutt et al., 2013)</w:t>
      </w:r>
      <w:r>
        <w:fldChar w:fldCharType="end"/>
      </w:r>
      <w:bookmarkEnd w:id="873"/>
      <w:bookmarkEnd w:id="874"/>
      <w:bookmarkEnd w:id="875"/>
      <w:bookmarkEnd w:id="876"/>
      <w:bookmarkEnd w:id="877"/>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8" w:name="__Fieldmark__2991_1538433521"/>
      <w:r>
        <w:t>(</w:t>
      </w:r>
      <w:bookmarkStart w:id="879" w:name="__Fieldmark__3549_2416921879"/>
      <w:r>
        <w:t>2</w:t>
      </w:r>
      <w:bookmarkStart w:id="880" w:name="__Fieldmark__2849_3122512796"/>
      <w:r>
        <w:t>0</w:t>
      </w:r>
      <w:bookmarkStart w:id="881" w:name="__Fieldmark__2865_2702219440"/>
      <w:r>
        <w:t>1</w:t>
      </w:r>
      <w:bookmarkStart w:id="882" w:name="__Fieldmark__3800_173841316"/>
      <w:r>
        <w:t>5)</w:t>
      </w:r>
      <w:r>
        <w:fldChar w:fldCharType="end"/>
      </w:r>
      <w:bookmarkEnd w:id="878"/>
      <w:bookmarkEnd w:id="879"/>
      <w:bookmarkEnd w:id="880"/>
      <w:bookmarkEnd w:id="881"/>
      <w:bookmarkEnd w:id="882"/>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3" w:name="__Fieldmark__3013_1538433521"/>
      <w:r w:rsidRPr="00436922">
        <w:rPr>
          <w:lang w:val="de-DE"/>
        </w:rPr>
        <w:t>(</w:t>
      </w:r>
      <w:bookmarkStart w:id="884" w:name="__Fieldmark__3572_2416921879"/>
      <w:r w:rsidRPr="00436922">
        <w:rPr>
          <w:lang w:val="de-DE"/>
        </w:rPr>
        <w:t>F</w:t>
      </w:r>
      <w:bookmarkStart w:id="885" w:name="__Fieldmark__2860_3122512796"/>
      <w:r w:rsidRPr="00436922">
        <w:rPr>
          <w:lang w:val="de-DE"/>
        </w:rPr>
        <w:t>i</w:t>
      </w:r>
      <w:bookmarkStart w:id="886" w:name="__Fieldmark__2872_2702219440"/>
      <w:r w:rsidRPr="00436922">
        <w:rPr>
          <w:lang w:val="de-DE"/>
        </w:rPr>
        <w:t>s</w:t>
      </w:r>
      <w:bookmarkStart w:id="887" w:name="__Fieldmark__3814_173841316"/>
      <w:r w:rsidRPr="00436922">
        <w:rPr>
          <w:lang w:val="de-DE"/>
        </w:rPr>
        <w:t>chbach et al., 2010; Kohn et al., 2013; Martínez &amp; Semrud-Clikeman, 2004; Willcutt et al., 2013)</w:t>
      </w:r>
      <w:r>
        <w:fldChar w:fldCharType="end"/>
      </w:r>
      <w:bookmarkEnd w:id="883"/>
      <w:bookmarkEnd w:id="884"/>
      <w:bookmarkEnd w:id="885"/>
      <w:bookmarkEnd w:id="886"/>
      <w:bookmarkEnd w:id="887"/>
      <w:r w:rsidRPr="00436922">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w:t>
      </w:r>
      <w:r>
        <w:lastRenderedPageBreak/>
        <w:t xml:space="preserve">This could be related to the fact that children with dyscalculia are known to have difficulties </w:t>
      </w:r>
      <w:bookmarkStart w:id="888"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89" w:name="__Fieldmark__3036_1538433521"/>
      <w:r>
        <w:t>(</w:t>
      </w:r>
      <w:bookmarkStart w:id="890" w:name="__Fieldmark__3597_2416921879"/>
      <w:r>
        <w:t>M</w:t>
      </w:r>
      <w:bookmarkStart w:id="891" w:name="__Fieldmark__2922_3122512796"/>
      <w:r>
        <w:t>ä</w:t>
      </w:r>
      <w:bookmarkStart w:id="892" w:name="__Fieldmark__2918_2702219440"/>
      <w:r>
        <w:t>h</w:t>
      </w:r>
      <w:bookmarkStart w:id="893" w:name="__Fieldmark__3925_173841316"/>
      <w:r>
        <w:t>ler &amp; Schuchardt, 2012; Simms, Clayton, Cragg, Gilmore, &amp; Johnson, 2016)</w:t>
      </w:r>
      <w:r>
        <w:fldChar w:fldCharType="end"/>
      </w:r>
      <w:bookmarkEnd w:id="889"/>
      <w:bookmarkEnd w:id="890"/>
      <w:bookmarkEnd w:id="891"/>
      <w:bookmarkEnd w:id="892"/>
      <w:bookmarkEnd w:id="893"/>
      <w:r>
        <w:t xml:space="preserve"> </w:t>
      </w:r>
      <w:bookmarkEnd w:id="888"/>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9A06D5">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4" w:name="__Fieldmark__3057_1538433521"/>
      <w:r>
        <w:rPr>
          <w:lang w:val="de-DE"/>
        </w:rPr>
        <w:t>C</w:t>
      </w:r>
      <w:bookmarkStart w:id="895" w:name="__Fieldmark__3618_2416921879"/>
      <w:r>
        <w:rPr>
          <w:lang w:val="de-DE"/>
        </w:rPr>
        <w:t>r</w:t>
      </w:r>
      <w:bookmarkStart w:id="896" w:name="__Fieldmark__2935_3122512796"/>
      <w:r>
        <w:rPr>
          <w:lang w:val="de-DE"/>
        </w:rPr>
        <w:t>a</w:t>
      </w:r>
      <w:bookmarkStart w:id="897" w:name="__Fieldmark__2932_2702219440"/>
      <w:r>
        <w:rPr>
          <w:lang w:val="de-DE"/>
        </w:rPr>
        <w:t>g</w:t>
      </w:r>
      <w:bookmarkStart w:id="898" w:name="__Fieldmark__3940_173841316"/>
      <w:r>
        <w:rPr>
          <w:lang w:val="de-DE"/>
        </w:rPr>
        <w:t>g &amp; Gilmore, 2014</w:t>
      </w:r>
      <w:r>
        <w:fldChar w:fldCharType="end"/>
      </w:r>
      <w:bookmarkEnd w:id="894"/>
      <w:bookmarkEnd w:id="895"/>
      <w:bookmarkEnd w:id="896"/>
      <w:bookmarkEnd w:id="897"/>
      <w:bookmarkEnd w:id="898"/>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4748E038" w:rsidR="009F77B6" w:rsidRDefault="009F77B6" w:rsidP="00FF5612">
      <w:pPr>
        <w:pStyle w:val="Heading"/>
        <w:spacing w:line="480" w:lineRule="auto"/>
        <w:outlineLvl w:val="1"/>
      </w:pPr>
      <w:r>
        <w:t xml:space="preserve">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899" w:name="_Hlk523938685"/>
      <w:r>
        <w:t xml:space="preserve">the classification into </w:t>
      </w:r>
      <w:bookmarkEnd w:id="899"/>
      <w:r>
        <w:t xml:space="preserve">the various groups resulted in relatively small group sizes. In the </w:t>
      </w:r>
      <w:bookmarkStart w:id="900" w:name="_Hlk523984865"/>
      <w:r>
        <w:t>subsequent inferential statistical analysis</w:t>
      </w:r>
      <w:bookmarkEnd w:id="900"/>
      <w:r>
        <w:t>, we used more general, and thus larger, classifications of SLDs to ensure sufficient power.</w:t>
      </w:r>
    </w:p>
    <w:p w14:paraId="54439585" w14:textId="51CEB230"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1" w:name="__Fieldmark__3096_1538433521"/>
      <w:r>
        <w:t>(</w:t>
      </w:r>
      <w:bookmarkStart w:id="902" w:name="__Fieldmark__3662_2416921879"/>
      <w:r>
        <w:t>R</w:t>
      </w:r>
      <w:bookmarkStart w:id="903" w:name="__Fieldmark__2969_3122512796"/>
      <w:r>
        <w:t>a</w:t>
      </w:r>
      <w:bookmarkStart w:id="904" w:name="__Fieldmark__2967_2702219440"/>
      <w:r>
        <w:t>m</w:t>
      </w:r>
      <w:bookmarkStart w:id="905" w:name="__Fieldmark__3992_173841316"/>
      <w:r>
        <w:t>aa, 2014)</w:t>
      </w:r>
      <w:r>
        <w:fldChar w:fldCharType="end"/>
      </w:r>
      <w:bookmarkEnd w:id="901"/>
      <w:bookmarkEnd w:id="902"/>
      <w:bookmarkEnd w:id="903"/>
      <w:bookmarkEnd w:id="904"/>
      <w:bookmarkEnd w:id="905"/>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6" w:name="__Fieldmark__3115_1538433521"/>
      <w:r>
        <w:t>(</w:t>
      </w:r>
      <w:bookmarkStart w:id="907" w:name="__Fieldmark__3677_2416921879"/>
      <w:r>
        <w:t>M</w:t>
      </w:r>
      <w:bookmarkStart w:id="908" w:name="__Fieldmark__2980_3122512796"/>
      <w:r>
        <w:t>e</w:t>
      </w:r>
      <w:bookmarkStart w:id="909" w:name="__Fieldmark__2974_2702219440"/>
      <w:r>
        <w:t>r</w:t>
      </w:r>
      <w:bookmarkStart w:id="910" w:name="__Fieldmark__4006_173841316"/>
      <w:r>
        <w:t>z, Tottenham, &amp; Noble, 2018; Okamura et al., 2016)</w:t>
      </w:r>
      <w:r>
        <w:fldChar w:fldCharType="end"/>
      </w:r>
      <w:bookmarkEnd w:id="906"/>
      <w:bookmarkEnd w:id="907"/>
      <w:bookmarkEnd w:id="908"/>
      <w:bookmarkEnd w:id="909"/>
      <w:bookmarkEnd w:id="910"/>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1" w:name="__Fieldmark__3134_1538433521"/>
      <w:r>
        <w:t>(</w:t>
      </w:r>
      <w:bookmarkStart w:id="912" w:name="__Fieldmark__3692_2416921879"/>
      <w:r>
        <w:t>G</w:t>
      </w:r>
      <w:bookmarkStart w:id="913" w:name="__Fieldmark__2991_3122512796"/>
      <w:r>
        <w:t>o</w:t>
      </w:r>
      <w:bookmarkStart w:id="914" w:name="__Fieldmark__2981_2702219440"/>
      <w:r>
        <w:t>u</w:t>
      </w:r>
      <w:bookmarkStart w:id="915" w:name="__Fieldmark__4013_173841316"/>
      <w:r>
        <w:t>ld, Coventry, Olson, &amp; Byrne, 2018; Morgan et al., 2016; Rowland et al., 2018; Russell, Ford, Williams, &amp; Russell, 2016; Russell, Ford, Rosenberg, &amp; Kelly, 2014)</w:t>
      </w:r>
      <w:r>
        <w:fldChar w:fldCharType="end"/>
      </w:r>
      <w:bookmarkEnd w:id="911"/>
      <w:bookmarkEnd w:id="912"/>
      <w:bookmarkEnd w:id="913"/>
      <w:bookmarkEnd w:id="914"/>
      <w:bookmarkEnd w:id="915"/>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6" w:name="__Fieldmark__3153_1538433521"/>
      <w:r>
        <w:t>(</w:t>
      </w:r>
      <w:bookmarkStart w:id="917" w:name="__Fieldmark__3707_2416921879"/>
      <w:r>
        <w:t>M</w:t>
      </w:r>
      <w:bookmarkStart w:id="918" w:name="__Fieldmark__3002_3122512796"/>
      <w:r>
        <w:t>a</w:t>
      </w:r>
      <w:bookmarkStart w:id="919" w:name="__Fieldmark__2988_2702219440"/>
      <w:r>
        <w:t>t</w:t>
      </w:r>
      <w:bookmarkStart w:id="920" w:name="__Fieldmark__4027_173841316"/>
      <w:r>
        <w:t>thys &amp; Lochman, 2017; Morgan et al., 2016)</w:t>
      </w:r>
      <w:r>
        <w:fldChar w:fldCharType="end"/>
      </w:r>
      <w:bookmarkEnd w:id="916"/>
      <w:bookmarkEnd w:id="917"/>
      <w:bookmarkEnd w:id="918"/>
      <w:bookmarkEnd w:id="919"/>
      <w:bookmarkEnd w:id="920"/>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w:t>
      </w:r>
      <w:r w:rsidR="007234B2">
        <w:lastRenderedPageBreak/>
        <w:t xml:space="preserve">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exten</w:t>
      </w:r>
      <w:r w:rsidR="003D099A">
        <w:t>t</w:t>
      </w:r>
      <w:r>
        <w:t xml:space="preserve">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1" w:name="_Hlk523986017"/>
      <w:r w:rsidRPr="00987906">
        <w:t xml:space="preserve">in a web-based </w:t>
      </w:r>
      <w:bookmarkEnd w:id="921"/>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2" w:name="_Hlk523988959"/>
      <w:r>
        <w:t xml:space="preserve">choice of which </w:t>
      </w:r>
      <w:bookmarkEnd w:id="922"/>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3" w:name="_Hlk523989925"/>
      <w:r w:rsidR="00F72E8C">
        <w:t>y</w:t>
      </w:r>
      <w:r>
        <w:t xml:space="preserve"> could be a topic for future research</w:t>
      </w:r>
      <w:bookmarkEnd w:id="923"/>
      <w:r>
        <w:t xml:space="preserve">. Besides, </w:t>
      </w:r>
      <w:bookmarkStart w:id="924" w:name="_Hlk523990315"/>
      <w:r>
        <w:t xml:space="preserve">because of its cross-sectional nature, </w:t>
      </w:r>
      <w:bookmarkEnd w:id="924"/>
      <w:r>
        <w:t xml:space="preserve">this study cannot make assumptions about </w:t>
      </w:r>
      <w:bookmarkStart w:id="925" w:name="_Hlk523990247"/>
      <w:r>
        <w:t>the causal mechanisms underlying the studied relationships</w:t>
      </w:r>
      <w:bookmarkEnd w:id="925"/>
      <w:r>
        <w:t xml:space="preserve">. Future research using longitudinal designs is needed to identify the causal pathways leading to the </w:t>
      </w:r>
      <w:r>
        <w:lastRenderedPageBreak/>
        <w:t>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0196C038" w:rsidR="009E70B6" w:rsidRDefault="009E70B6" w:rsidP="00FF5612">
      <w:pPr>
        <w:pStyle w:val="Heading"/>
        <w:spacing w:line="480" w:lineRule="auto"/>
        <w:outlineLvl w:val="1"/>
      </w:pP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6" w:name="_Hlk523992542"/>
      <w:r>
        <w:t>the support of children with SLD in daily praxis</w:t>
      </w:r>
      <w:bookmarkEnd w:id="926"/>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7" w:name="__Fieldmark__3203_1538433521"/>
      <w:r>
        <w:t>(</w:t>
      </w:r>
      <w:bookmarkStart w:id="928" w:name="__Fieldmark__3759_2416921879"/>
      <w:r>
        <w:t>M</w:t>
      </w:r>
      <w:bookmarkStart w:id="929" w:name="__Fieldmark__3041_3122512796"/>
      <w:r>
        <w:t>a</w:t>
      </w:r>
      <w:bookmarkStart w:id="930" w:name="__Fieldmark__3024_2702219440"/>
      <w:r>
        <w:t>s</w:t>
      </w:r>
      <w:bookmarkStart w:id="931" w:name="__Fieldmark__4097_173841316"/>
      <w:r>
        <w:t>colo, Flanagan, &amp; Alfonso, 2014)</w:t>
      </w:r>
      <w:r>
        <w:fldChar w:fldCharType="end"/>
      </w:r>
      <w:bookmarkEnd w:id="927"/>
      <w:bookmarkEnd w:id="928"/>
      <w:bookmarkEnd w:id="929"/>
      <w:bookmarkEnd w:id="930"/>
      <w:bookmarkEnd w:id="931"/>
      <w:r>
        <w:t xml:space="preserve">. </w:t>
      </w:r>
    </w:p>
    <w:p w14:paraId="7F5705DA" w14:textId="552E11DB" w:rsidR="009E70B6" w:rsidRPr="001578B4" w:rsidRDefault="00B65391" w:rsidP="009E70B6">
      <w:pPr>
        <w:spacing w:line="480" w:lineRule="auto"/>
      </w:pPr>
      <w:r w:rsidRPr="001578B4">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w:t>
      </w:r>
      <w:r w:rsidR="009E70B6" w:rsidRPr="001578B4">
        <w:lastRenderedPageBreak/>
        <w:t xml:space="preserve">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0F58E396" w:rsidR="005E262D" w:rsidRDefault="005E24D9" w:rsidP="00970E66">
      <w:pPr>
        <w:spacing w:line="480" w:lineRule="auto"/>
        <w:jc w:val="center"/>
        <w:outlineLvl w:val="0"/>
      </w:pPr>
      <w:r>
        <w:t>Conclusion</w:t>
      </w:r>
      <w:r w:rsidR="00970E66">
        <w:t>s</w:t>
      </w:r>
    </w:p>
    <w:p w14:paraId="7185405B" w14:textId="7B96471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 xml:space="preserve">These findings underline the relevance of detecting psychiatric comorbidities in children with SLD in order to </w:t>
      </w:r>
      <w:r w:rsidR="0021096E" w:rsidRPr="0021096E">
        <w:lastRenderedPageBreak/>
        <w:t>provide the best possible support to affected children.</w:t>
      </w:r>
      <w:r w:rsidR="00FF5863">
        <w:t xml:space="preserve"> Possibilities to implement psychotherapeutic methods in interventions for SLD are discussed. </w:t>
      </w:r>
      <w:r>
        <w:br w:type="page"/>
      </w:r>
    </w:p>
    <w:p w14:paraId="2002D4E0" w14:textId="77777777" w:rsidR="005E262D" w:rsidRPr="00FF5612" w:rsidRDefault="005E24D9" w:rsidP="00970E66">
      <w:pPr>
        <w:spacing w:line="480" w:lineRule="auto"/>
        <w:jc w:val="center"/>
        <w:outlineLvl w:val="0"/>
      </w:pPr>
      <w:r w:rsidRPr="00FF5612">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2"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economic </w:t>
      </w:r>
      <w:r w:rsidRPr="00982D0D">
        <w:lastRenderedPageBreak/>
        <w:t xml:space="preserve">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3" w:name="__Fieldmark__3783_2416921879"/>
    <w:p w14:paraId="7EFDEB6F" w14:textId="2DD4AA08" w:rsidR="003D099A" w:rsidRDefault="005E24D9" w:rsidP="00BA23F1">
      <w:pPr>
        <w:pStyle w:val="Bibliography"/>
        <w:ind w:left="0" w:firstLine="0"/>
      </w:pPr>
      <w:r>
        <w:fldChar w:fldCharType="end"/>
      </w:r>
      <w:bookmarkStart w:id="934" w:name="__Fieldmark__3057_3122512796"/>
      <w:bookmarkEnd w:id="932"/>
      <w:bookmarkEnd w:id="933"/>
      <w:bookmarkEnd w:id="934"/>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1</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Description and representativeness of the sampl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577"/>
        <w:gridCol w:w="2177"/>
        <w:gridCol w:w="1872"/>
        <w:gridCol w:w="2736"/>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vari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 (%) present study</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reference value (if applic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ource</w:t>
            </w:r>
          </w:p>
        </w:tc>
      </w:tr>
      <w:tr>
        <w:trPr>
          <w:trHeight w:val="46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en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570 (52.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f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44 (47.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rad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3</w:t>
            </w:r>
            <w:r>
              <w:rPr>
                <w:rFonts w:ascii="Times New Roman" w:hAnsi="Times New Roman" w:cs="Times New Roman"/>
                <w:i/>
                <w:vertAlign w:val="superscript"/>
                <w:sz w:val="24"/>
                <w:szCs w:val="24"/>
                <w:color w:val="000000"/>
              </w:rPr>
              <w:t xml:space="preserve">rd</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04 (46.6%)</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4</w:t>
            </w:r>
            <w:r>
              <w:rPr>
                <w:rFonts w:ascii="Times New Roman" w:hAnsi="Times New Roman" w:cs="Times New Roman"/>
                <w:i/>
                <w:vertAlign w:val="superscript"/>
                <w:sz w:val="24"/>
                <w:szCs w:val="24"/>
                <w:color w:val="000000"/>
              </w:rPr>
              <w:t xml:space="preserve">th</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610 (53.4%)</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392"/>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tat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Hess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36 (21.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Bavaria</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78 (78.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1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mothers' educatio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 degree/Hauptschule</w:t>
            </w:r>
            <w:r>
              <w:rPr>
                <w:rFonts w:ascii="Times New Roman" w:hAnsi="Times New Roman" w:cs="Times New Roman"/>
                <w:i/>
                <w:vertAlign w:val="superscript"/>
                <w:sz w:val="24"/>
                <w:szCs w:val="24"/>
                <w:color w:val="000000"/>
              </w:rPr>
              <w:t xml:space="preserve">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41 (8%)</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5</w:t>
            </w:r>
          </w:p>
        </w:tc>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6</w:t>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Realschule</w:t>
            </w:r>
            <w:r>
              <w:rPr>
                <w:rFonts w:ascii="Times New Roman" w:hAnsi="Times New Roman" w:cs="Times New Roman"/>
                <w:i/>
                <w:vertAlign w:val="superscript"/>
                <w:sz w:val="24"/>
                <w:szCs w:val="24"/>
                <w:color w:val="000000"/>
              </w:rPr>
              <w:t xml:space="preserve">2</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83 (22.7%)</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34.3</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ymnasium</w:t>
            </w:r>
            <w:r>
              <w:rPr>
                <w:rFonts w:ascii="Times New Roman" w:hAnsi="Times New Roman" w:cs="Times New Roman"/>
                <w:i/>
                <w:vertAlign w:val="superscript"/>
                <w:sz w:val="24"/>
                <w:szCs w:val="24"/>
                <w:color w:val="000000"/>
              </w:rPr>
              <w:t xml:space="preserve">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090 (69.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42.9</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ationality</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erma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837 (94.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89.5</w:t>
            </w:r>
          </w:p>
        </w:tc>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7a (p. 41), 2017b (p. 62)</w:t>
            </w:r>
          </w:p>
        </w:tc>
      </w:tr>
      <w:tr>
        <w:trPr>
          <w:trHeight w:val="458"/>
        </w:trPr>
        <w:tc>
          <w:tcPr>
            <w:tcBorders>
              <w:bottom w:val="single" w:sz="16" w:space="0" w:color="000000"/>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n-German</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77 (5.9%)</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0.5</w:t>
            </w:r>
          </w:p>
        </w:tc>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1 </w:t>
      </w:r>
      <w:r>
        <w:rPr>
          <w:rFonts w:ascii="Times New Roman" w:hAnsi="Times New Roman" w:cs="Times New Roman"/>
          <w:sz w:val="24"/>
          <w:szCs w:val="24"/>
          <w:color w:val="000000"/>
        </w:rPr>
        <w:t xml:space="preserve">Hauptschule, five years of school after four years of elementary school.</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2 </w:t>
      </w:r>
      <w:r>
        <w:rPr>
          <w:rFonts w:ascii="Times New Roman" w:hAnsi="Times New Roman" w:cs="Times New Roman"/>
          <w:sz w:val="24"/>
          <w:szCs w:val="24"/>
          <w:color w:val="000000"/>
        </w:rPr>
        <w:t xml:space="preserve">Realschule, six years of school after four years of elementary school, terminating with a secondary-school level-I certificate.</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3 </w:t>
      </w:r>
      <w:r>
        <w:rPr>
          <w:rFonts w:ascii="Times New Roman" w:hAnsi="Times New Roman" w:cs="Times New Roman"/>
          <w:sz w:val="24"/>
          <w:szCs w:val="24"/>
          <w:color w:val="000000"/>
        </w:rPr>
        <w:t xml:space="preserve">Gymnasium, eight years of school after four years of elementary school, terminating with a general qualification for university entrance.</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2</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different types of SLD and their average test scor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880"/>
        <w:gridCol w:w="1440"/>
        <w:gridCol w:w="720"/>
        <w:gridCol w:w="720"/>
        <w:gridCol w:w="576"/>
        <w:gridCol w:w="576"/>
        <w:gridCol w:w="576"/>
        <w:gridCol w:w="576"/>
        <w:gridCol w:w="720"/>
        <w:gridCol w:w="720"/>
      </w:tblGrid>
      <w:tr>
        <w:trPr>
          <w:trHeight w:val="414"/>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tcBorders>
              <w:top w:val="single" w:sz="16" w:space="0" w:color="000000"/>
            </w:tcBorders>
            <w:tcMar>
              <w:top w:w="0" w:type="dxa"/>
              <w:bottom w:w="0" w:type="dxa"/>
              <w:left w:w="0" w:type="dxa"/>
              <w:right w:w="0" w:type="dxa"/>
            </w:tcMar>
            <w:vAlign w:val="top"/>
          </w:tcPr>
          <w:p>
            <w:pPr>
              <w:jc w:val="right"/>
              <w:spacing w:after="0" w:before="40"/>
              <w:ind w:firstLine="0" w:left="40" w:right="40"/>
            </w:pPr>
            <w:r>
              <w:rPr>
                <w:rFonts w:ascii="Times New Roman" w:hAnsi="Times New Roman" w:cs="Times New Roman"/>
                <w:sz w:val="24"/>
                <w:szCs w:val="24"/>
                <w:color w:val="000000"/>
              </w:rPr>
              <w:t xml:space="preserve">freq. [%]</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F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R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LLP-R</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DY</w:t>
            </w:r>
          </w:p>
        </w:tc>
      </w:tr>
      <w:tr>
        <w:trPr>
          <w:trHeight w:val="360"/>
          <w:tblHeader/>
        </w:trPr>
        <w:tc>
          <w:tcPr>
            <w:tcBorders/>
            <w:tcMar>
              <w:top w:w="0" w:type="dxa"/>
              <w:bottom w:w="0" w:type="dxa"/>
              <w:left w:w="0" w:type="dxa"/>
              <w:right w:w="0" w:type="dxa"/>
            </w:tcMar>
            <w:vAlign w:val="top"/>
          </w:tcPr>
          <w:p>
            <w:pPr>
              <w:jc w:val="left"/>
              <w:spacing w:after="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intelligence)</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spell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read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arithmetic)</w:t>
            </w:r>
          </w:p>
        </w:tc>
      </w:tr>
      <w:tr>
        <w:trPr>
          <w:trHeight w:val="402"/>
          <w:tblHeader/>
        </w:trPr>
        <w:tc>
          <w:tcPr>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IQ]</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r>
      <w:tr>
        <w:trPr>
          <w:trHeight w:val="363"/>
          <w:tblHeader/>
        </w:trPr>
        <w:tc>
          <w:tcPr>
            <w:tcBorders>
              <w:bottom w:val="single" w:sz="16" w:space="0" w:color="000000"/>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r>
      <w:tr>
        <w:trPr>
          <w:trHeight w:val="45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79 (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8</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5 (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5</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 (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w:t>
            </w:r>
          </w:p>
        </w:tc>
      </w:tr>
      <w:tr>
        <w:trPr>
          <w:trHeight w:val="458"/>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 (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 (0.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 (0.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r>
      <w:tr>
        <w:trPr>
          <w:trHeight w:val="467"/>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 (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7</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3</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anxiety, depression, conduct disorder, and ADHD in children with different types of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16"/>
        <w:gridCol w:w="1584"/>
        <w:gridCol w:w="1728"/>
        <w:gridCol w:w="1584"/>
        <w:gridCol w:w="1728"/>
        <w:gridCol w:w="1584"/>
        <w:gridCol w:w="1728"/>
        <w:gridCol w:w="1584"/>
        <w:gridCol w:w="1728"/>
      </w:tblGrid>
      <w:tr>
        <w:trPr>
          <w:trHeight w:val="467"/>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DHD</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nxiety</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nduct disorder</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depression</w:t>
            </w:r>
          </w:p>
        </w:tc>
      </w:tr>
      <w:tr>
        <w:trPr>
          <w:trHeight w:val="467"/>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r>
      <w:tr>
        <w:trPr>
          <w:trHeight w:val="450"/>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r>
      <w:tr>
        <w:trPr>
          <w:trHeight w:val="413"/>
          <w:tblHeader/>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r>
      <w:tr>
        <w:trPr>
          <w:trHeight w:val="458"/>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9 (113/8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80 (958/922)</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63 (124/1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6 (947/8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40 (136/1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39 (935/9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5 (119/9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64 (952/91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0/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 (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 (35/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29/16)</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6/1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5/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27/12)</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r>
      <w:tr>
        <w:trPr>
          <w:trHeight w:val="458"/>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 (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 (17/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4/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1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4 (17/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6/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 (17/2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 (1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5/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1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10/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3/5)</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6.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4/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2.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4/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7/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6/5)</w:t>
            </w:r>
          </w:p>
        </w:tc>
      </w:tr>
      <w:tr>
        <w:trPr>
          <w:trHeight w:val="453"/>
        </w:trPr>
        <w:tc>
          <w:tcPr>
            <w:vMerge/>
            <w:tcBorders/>
            <w:tcMar>
              <w:top w:w="0" w:type="dxa"/>
              <w:bottom w:w="0" w:type="dxa"/>
              <w:left w:w="0" w:type="dxa"/>
              <w:right w:w="0" w:type="dxa"/>
            </w:tcMar>
            <w:vAlign w:val="top"/>
          </w:tcPr>
          <w:p>
            <w:pPr>
              <w:jc w:val="left"/>
              <w:spacing w:after="400" w:before="40"/>
              <w:ind w:firstLine="0" w:left="40" w:right="40"/>
            </w:pP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41.2%]</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58.8%]</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9.4%]</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0.6%]</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3.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6.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35.3%]</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64.7%]</w:t>
            </w:r>
          </w:p>
        </w:tc>
      </w:tr>
      <w:tr>
        <w:trPr>
          <w:trHeight w:val="467"/>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Total SLD (any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2 (58/5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8 (174/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 (39/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7 (193/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 (52/3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 (180/1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 (66/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9 (166/123)</w:t>
            </w:r>
          </w:p>
        </w:tc>
      </w:tr>
      <w:tr>
        <w:trPr>
          <w:trHeight w:val="450"/>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9.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7.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2%]</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4</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sher’s exact test results for the difference in occurrence of anxiety, depression, conduct disorder, and ADHD between children with and without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70"/>
        <w:gridCol w:w="1891"/>
        <w:gridCol w:w="1046"/>
        <w:gridCol w:w="1810"/>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LD</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psychopathology</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p</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OR (95% CI)</w:t>
            </w:r>
          </w:p>
        </w:tc>
      </w:tr>
      <w:tr>
        <w:trPr>
          <w:trHeight w:val="467"/>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y disor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7 (2.83-4.7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 (1.38-2.3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3 (1.63-2.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 (2.57-4.32)</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read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3 (1.57-3.24)</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7</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6 (1.15-2.43)</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13</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2 (1.11-2.4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93 (2.1-4.1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pell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81 (2.75-5.32)</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36</w:t>
            </w:r>
            <w:r>
              <w:rPr>
                <w:rFonts w:ascii="Times New Roman" w:hAnsi="Times New Roman" w:cs="Times New Roman"/>
                <w:i/>
                <w:vertAlign w:val="superscript"/>
                <w:sz w:val="24"/>
                <w:szCs w:val="24"/>
                <w:color w:val="000000"/>
              </w:rPr>
              <w:t xml:space="preserve"> </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6 (1.01-2.1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3 (1.8-3.6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44 (2.48-4.82)</w:t>
            </w:r>
          </w:p>
        </w:tc>
      </w:tr>
      <w:tr>
        <w:trPr>
          <w:trHeight w:val="458"/>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rithmetic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 (2.61-5.28)</w:t>
            </w:r>
          </w:p>
        </w:tc>
      </w:tr>
      <w:tr>
        <w:trPr>
          <w:trHeight w:val="458"/>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6 (1.57-3.31)</w:t>
            </w:r>
          </w:p>
        </w:tc>
      </w:tr>
      <w:tr>
        <w:trPr>
          <w:trHeight w:val="455"/>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4 (1.33-2.91)</w:t>
            </w:r>
          </w:p>
        </w:tc>
      </w:tr>
      <w:tr>
        <w:trPr>
          <w:trHeight w:val="467"/>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5 (2.29-4.65)</w:t>
            </w: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 </w:t>
      </w:r>
      <w:r>
        <w:rPr>
          <w:rFonts w:ascii="Times New Roman" w:hAnsi="Times New Roman" w:cs="Times New Roman"/>
          <w:sz w:val="24"/>
          <w:szCs w:val="24"/>
          <w:color w:val="000000"/>
        </w:rPr>
        <w:t xml:space="preserve">significant after FDR correction</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6"/>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1. </w:t>
      </w:r>
      <w:r>
        <w:rPr>
          <w:rFonts w:ascii="Times New Roman" w:hAnsi="Times New Roman" w:cs="Times New Roman"/>
          <w:sz w:val="24"/>
          <w:szCs w:val="24"/>
          <w:color w:val="000000"/>
        </w:rPr>
        <w:t xml:space="preserve">Number of areas affected by psychopathology in children with and without different subtypes of SLD.</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8321039" cy="521208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7"/>
                    <a:srcRect/>
                    <a:stretch>
                      <a:fillRect/>
                    </a:stretch>
                  </pic:blipFill>
                  <pic:spPr bwMode="auto">
                    <a:xfrm>
                      <a:off x="0" y="0"/>
                      <a:ext cx="8321039" cy="521208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2. </w:t>
      </w:r>
      <w:r>
        <w:rPr>
          <w:rFonts w:ascii="Times New Roman" w:hAnsi="Times New Roman" w:cs="Times New Roman"/>
          <w:sz w:val="24"/>
          <w:szCs w:val="24"/>
          <w:color w:val="000000"/>
        </w:rPr>
        <w:t xml:space="preserve">“UpSet” graphs visualizing the overlap between areas with psychopathology in children with no SLD, any SLD, reading disorder, spelling disorder, and arithmetic disorder. For each SLD group, the total number of children with the different psychopathologies (anxiety, depression, conduct disorder, and ADHD) is presented in the small horizontal graph on the left. In the graph on the right, the dots indicate the combinations of psychopathologies, and the bar above the respective dots indicates the number of children within this SLD-group affected by the respective psychopathologies. conduct dis. = conduct disorder.</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8"/>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3. </w:t>
      </w:r>
      <w:r>
        <w:rPr>
          <w:rFonts w:ascii="Times New Roman" w:hAnsi="Times New Roman" w:cs="Times New Roman"/>
          <w:sz w:val="24"/>
          <w:szCs w:val="24"/>
          <w:color w:val="000000"/>
        </w:rPr>
        <w:t xml:space="preserve">Trend in the prevalence of psychopathologies over the groups of children without an SLD, with an isolated SLD, and with comorbid SLDs.</w:t>
      </w:r>
    </w:p>
    <w:sectPr w:rsidR="003D099A">
      <w:headerReference w:type="default" r:id="rId12"/>
      <w:footerReference w:type="default" r:id="rId13"/>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BF0B2" w14:textId="77777777" w:rsidR="00CE016A" w:rsidRDefault="00CE016A">
      <w:pPr>
        <w:spacing w:line="240" w:lineRule="auto"/>
      </w:pPr>
      <w:r>
        <w:separator/>
      </w:r>
    </w:p>
  </w:endnote>
  <w:endnote w:type="continuationSeparator" w:id="0">
    <w:p w14:paraId="77915101" w14:textId="77777777" w:rsidR="00CE016A" w:rsidRDefault="00CE016A">
      <w:pPr>
        <w:spacing w:line="240" w:lineRule="auto"/>
      </w:pPr>
      <w:r>
        <w:continuationSeparator/>
      </w:r>
    </w:p>
  </w:endnote>
  <w:endnote w:type="continuationNotice" w:id="1">
    <w:p w14:paraId="7A1CE2BC" w14:textId="77777777" w:rsidR="00CE016A" w:rsidRDefault="00CE01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8659E7">
          <w:rPr>
            <w:noProof/>
          </w:rPr>
          <w:t>3</w:t>
        </w:r>
        <w:r>
          <w:fldChar w:fldCharType="end"/>
        </w:r>
      </w:p>
      <w:p w14:paraId="086A821F" w14:textId="77777777" w:rsidR="005C3314" w:rsidRDefault="00CE016A">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5977A" w14:textId="77777777" w:rsidR="00CE016A" w:rsidRDefault="00CE016A"/>
  </w:footnote>
  <w:footnote w:type="continuationSeparator" w:id="0">
    <w:p w14:paraId="7A54ED27" w14:textId="77777777" w:rsidR="00CE016A" w:rsidRDefault="00CE016A">
      <w:r>
        <w:continuationSeparator/>
      </w:r>
    </w:p>
  </w:footnote>
  <w:footnote w:type="continuationNotice" w:id="1">
    <w:p w14:paraId="4F76DD96" w14:textId="77777777" w:rsidR="00CE016A" w:rsidRDefault="00CE016A">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62D"/>
    <w:rsid w:val="00001AE0"/>
    <w:rsid w:val="000223A0"/>
    <w:rsid w:val="00031F0B"/>
    <w:rsid w:val="0005432D"/>
    <w:rsid w:val="0007745B"/>
    <w:rsid w:val="00077B34"/>
    <w:rsid w:val="00090753"/>
    <w:rsid w:val="00093B0A"/>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1493"/>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C1C93"/>
    <w:rsid w:val="003D0342"/>
    <w:rsid w:val="003D099A"/>
    <w:rsid w:val="003D6302"/>
    <w:rsid w:val="003F2AC0"/>
    <w:rsid w:val="003F77F6"/>
    <w:rsid w:val="00436922"/>
    <w:rsid w:val="004412FF"/>
    <w:rsid w:val="004551BD"/>
    <w:rsid w:val="00456D1A"/>
    <w:rsid w:val="00465129"/>
    <w:rsid w:val="0048565E"/>
    <w:rsid w:val="00492795"/>
    <w:rsid w:val="00495312"/>
    <w:rsid w:val="004A074A"/>
    <w:rsid w:val="004A1F54"/>
    <w:rsid w:val="004A5189"/>
    <w:rsid w:val="004B050D"/>
    <w:rsid w:val="004B7C90"/>
    <w:rsid w:val="004C42F7"/>
    <w:rsid w:val="004C7283"/>
    <w:rsid w:val="004E156F"/>
    <w:rsid w:val="0050495A"/>
    <w:rsid w:val="00504FB3"/>
    <w:rsid w:val="005149C9"/>
    <w:rsid w:val="0051787E"/>
    <w:rsid w:val="00520637"/>
    <w:rsid w:val="005316FB"/>
    <w:rsid w:val="0055074A"/>
    <w:rsid w:val="00552549"/>
    <w:rsid w:val="005533F9"/>
    <w:rsid w:val="005707B6"/>
    <w:rsid w:val="005808E5"/>
    <w:rsid w:val="0058782F"/>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0F82"/>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31843"/>
    <w:rsid w:val="008372EA"/>
    <w:rsid w:val="0084585E"/>
    <w:rsid w:val="00850EA2"/>
    <w:rsid w:val="00851325"/>
    <w:rsid w:val="0085486E"/>
    <w:rsid w:val="008659E7"/>
    <w:rsid w:val="008B2FC0"/>
    <w:rsid w:val="008B40EC"/>
    <w:rsid w:val="008B498A"/>
    <w:rsid w:val="008B7DE7"/>
    <w:rsid w:val="008C187C"/>
    <w:rsid w:val="008F31BF"/>
    <w:rsid w:val="0090313C"/>
    <w:rsid w:val="00906823"/>
    <w:rsid w:val="00907541"/>
    <w:rsid w:val="009076DC"/>
    <w:rsid w:val="009235B4"/>
    <w:rsid w:val="00925335"/>
    <w:rsid w:val="00926C67"/>
    <w:rsid w:val="009348BC"/>
    <w:rsid w:val="00970E66"/>
    <w:rsid w:val="00982D0D"/>
    <w:rsid w:val="009841C7"/>
    <w:rsid w:val="00987906"/>
    <w:rsid w:val="009971C2"/>
    <w:rsid w:val="009A06D5"/>
    <w:rsid w:val="009E70B6"/>
    <w:rsid w:val="009F27F7"/>
    <w:rsid w:val="009F3F7F"/>
    <w:rsid w:val="009F4724"/>
    <w:rsid w:val="009F6CBF"/>
    <w:rsid w:val="009F77B6"/>
    <w:rsid w:val="00A27611"/>
    <w:rsid w:val="00A6262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23F1"/>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C447A"/>
    <w:rsid w:val="00CE016A"/>
    <w:rsid w:val="00CE2133"/>
    <w:rsid w:val="00CE75D6"/>
    <w:rsid w:val="00D11D79"/>
    <w:rsid w:val="00D207FD"/>
    <w:rsid w:val="00D3238E"/>
    <w:rsid w:val="00D656C6"/>
    <w:rsid w:val="00D6684F"/>
    <w:rsid w:val="00D718A3"/>
    <w:rsid w:val="00D749F7"/>
    <w:rsid w:val="00D772C4"/>
    <w:rsid w:val="00D77EAD"/>
    <w:rsid w:val="00D85434"/>
    <w:rsid w:val="00D94FF1"/>
    <w:rsid w:val="00DC7E4E"/>
    <w:rsid w:val="00DD10F9"/>
    <w:rsid w:val="00DD19CC"/>
    <w:rsid w:val="00DD2B88"/>
    <w:rsid w:val="00E047C8"/>
    <w:rsid w:val="00E1022D"/>
    <w:rsid w:val="00E17858"/>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1A8A"/>
    <w:rsid w:val="00F72E8C"/>
    <w:rsid w:val="00F75ABD"/>
    <w:rsid w:val="00F94C2F"/>
    <w:rsid w:val="00FC4775"/>
    <w:rsid w:val="00FD2026"/>
    <w:rsid w:val="00FD5A5C"/>
    <w:rsid w:val="00FF1CA2"/>
    <w:rsid w:val="00FF1F32"/>
    <w:rsid w:val="00FF561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FCE50644-70E6-E846-B973-B4827E344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 w:type="character" w:styleId="Hyperlink">
    <w:name w:val="Hyperlink"/>
    <w:basedOn w:val="DefaultParagraphFont"/>
    <w:uiPriority w:val="99"/>
    <w:unhideWhenUsed/>
    <w:rsid w:val="00970E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Visser@dipf.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fine.Rothe@med.uni-muenchen.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th.Goergen@med.uni-muenchen.de" TargetMode="External"/><Relationship Id="rId4" Type="http://schemas.openxmlformats.org/officeDocument/2006/relationships/settings" Target="settings.xml"/><Relationship Id="rId9" Type="http://schemas.openxmlformats.org/officeDocument/2006/relationships/hyperlink" Target="mailto:Linkersdoerfer@dipf.de" TargetMode="External"/><Relationship Id="rId14" Type="http://schemas.openxmlformats.org/officeDocument/2006/relationships/fontTable" Target="fontTable.xml"/><Relationship Id="rId16" Type="http://schemas.openxmlformats.org/officeDocument/2006/relationships/image" Target="media/file2e3c918e3.png"/><Relationship Id="rId17" Type="http://schemas.openxmlformats.org/officeDocument/2006/relationships/image" Target="media/file2e6ae5e560.png"/><Relationship Id="rId18" Type="http://schemas.openxmlformats.org/officeDocument/2006/relationships/image" Target="media/file2e4141b50.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2B788-03FF-0B49-A5E3-A470B45CC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3</Pages>
  <Words>36048</Words>
  <Characters>205480</Characters>
  <Application>Microsoft Office Word</Application>
  <DocSecurity>0</DocSecurity>
  <Lines>1712</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 xmlns:cp="http://schemas.openxmlformats.org/package/2006/metadata/core-properties">rstudio</cp:lastModifiedBy>
  <cp:revision>9</cp:revision>
  <cp:lastPrinted>2018-10-29T09:12:00Z</cp:lastPrinted>
  <dcterms:created xsi:type="dcterms:W3CDTF">2019-02-10T01:05:00Z</dcterms:created>
  <dcterms:modified xmlns:xsi="http://www.w3.org/2001/XMLSchema-instance" xmlns:dcterms="http://purl.org/dc/terms/" xsi:type="dcterms:W3CDTF">2019-02-10T03:54:55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HylpjabU"/&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